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1F83892D" w:rsidR="00886921" w:rsidRPr="00792362" w:rsidRDefault="00792362"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Endang Lestari Ruskan, M.T</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t>DAFTAR TABEL</w:t>
      </w:r>
    </w:p>
    <w:p w14:paraId="07BCE737" w14:textId="77777777" w:rsidR="00AE2C49" w:rsidRDefault="00AE2C49" w:rsidP="00BB696A">
      <w:pPr>
        <w:rPr>
          <w:rFonts w:ascii="Times New Roman" w:eastAsia="Times New Roman" w:hAnsi="Times New Roman" w:cs="Times New Roman"/>
          <w:b/>
          <w:lang w:val="id-ID"/>
        </w:rPr>
      </w:pPr>
    </w:p>
    <w:p w14:paraId="0575C2AF" w14:textId="3F9FE39E"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bookmarkStart w:id="0" w:name="_GoBack"/>
      <w:bookmarkEnd w:id="0"/>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sehingga penulis mengangkat judul :</w:t>
      </w:r>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r w:rsidRPr="00792362">
        <w:rPr>
          <w:rFonts w:ascii="Times New Roman" w:hAnsi="Times New Roman" w:cs="Times New Roman"/>
        </w:rPr>
        <w:t>berikut :</w:t>
      </w:r>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2250913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penjualan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8D6BC5C"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C24654" w:rsidRPr="00792362">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2F989931" w14:textId="77777777"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792362"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sidRPr="00792362">
        <w:rPr>
          <w:rFonts w:ascii="Times New Roman" w:eastAsia="Times New Roman" w:hAnsi="Times New Roman" w:cs="Times New Roman"/>
          <w:lang w:val="id-ID"/>
        </w:rPr>
        <w:t>P</w:t>
      </w:r>
      <w:r w:rsidRPr="00792362">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792362" w:rsidRDefault="00F739CF" w:rsidP="00F739CF">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dapun penjelasan metode pengembagan waterfall tersebut adalah sebagai berikut:</w:t>
      </w:r>
    </w:p>
    <w:p w14:paraId="6CF3209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6369234"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5D8E6BFB"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693431F8"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n</w:t>
      </w:r>
    </w:p>
    <w:p w14:paraId="3F131BA0" w14:textId="756678C3"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Pos :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DA41D0">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DA41D0">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DA41D0">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DA41D0">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DA41D0">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DA41D0">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DA41D0">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DA41D0">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DA41D0">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DA41D0">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DA41D0">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792362" w:rsidRDefault="00F62620" w:rsidP="00F62620">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lang w:val="id-ID"/>
        </w:rPr>
        <w:t xml:space="preserve">Dalam pengembangan sistem menggunakan </w:t>
      </w:r>
      <w:r w:rsidRPr="00792362">
        <w:rPr>
          <w:rFonts w:ascii="Times New Roman" w:eastAsia="Times New Roman" w:hAnsi="Times New Roman" w:cs="Times New Roman"/>
        </w:rPr>
        <w:t>metode pengembagan waterfall</w:t>
      </w:r>
      <w:r w:rsidRPr="00792362">
        <w:rPr>
          <w:rFonts w:ascii="Times New Roman" w:eastAsia="Times New Roman" w:hAnsi="Times New Roman" w:cs="Times New Roman"/>
          <w:lang w:val="id-ID"/>
        </w:rPr>
        <w:t xml:space="preserve"> akan dilakukan langkah-langkah seperti</w:t>
      </w:r>
      <w:r w:rsidRPr="00792362">
        <w:rPr>
          <w:rFonts w:ascii="Times New Roman" w:eastAsia="Times New Roman" w:hAnsi="Times New Roman" w:cs="Times New Roman"/>
        </w:rPr>
        <w:t xml:space="preserve"> berikut:</w:t>
      </w:r>
    </w:p>
    <w:p w14:paraId="780A9172"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87AB50E" w14:textId="2C54EC3D" w:rsidR="00F62620" w:rsidRPr="00792362" w:rsidRDefault="00F62620" w:rsidP="00792362">
      <w:pPr>
        <w:spacing w:line="480" w:lineRule="auto"/>
        <w:ind w:left="720" w:firstLine="720"/>
        <w:jc w:val="both"/>
        <w:rPr>
          <w:rFonts w:ascii="Times New Roman" w:eastAsia="Times New Roman" w:hAnsi="Times New Roman" w:cs="Times New Roman"/>
          <w:lang w:val="id-ID"/>
        </w:rPr>
      </w:pPr>
      <w:r w:rsidRPr="00792362">
        <w:rPr>
          <w:rFonts w:ascii="Times New Roman" w:hAnsi="Times New Roman" w:cs="Times New Roman"/>
        </w:rPr>
        <w:t>Dalam langkah ini</w:t>
      </w:r>
      <w:r w:rsidR="00792362">
        <w:rPr>
          <w:rFonts w:ascii="Times New Roman" w:hAnsi="Times New Roman" w:cs="Times New Roman"/>
          <w:lang w:val="id-ID"/>
        </w:rPr>
        <w:t xml:space="preserve"> akan di </w:t>
      </w:r>
      <w:r w:rsidR="0077027E" w:rsidRPr="00792362">
        <w:rPr>
          <w:rFonts w:ascii="Times New Roman" w:hAnsi="Times New Roman" w:cs="Times New Roman"/>
          <w:lang w:val="id-ID"/>
        </w:rPr>
        <w:t>lakukan</w:t>
      </w:r>
      <w:r w:rsidRPr="00792362">
        <w:rPr>
          <w:rFonts w:ascii="Times New Roman" w:hAnsi="Times New Roman" w:cs="Times New Roman"/>
        </w:rPr>
        <w:t xml:space="preserve"> analisa terhadap kebutuhan sistem. Pengumpulan data dalam tahap ini</w:t>
      </w:r>
      <w:r w:rsidR="0077027E" w:rsidRPr="00792362">
        <w:rPr>
          <w:rFonts w:ascii="Times New Roman" w:hAnsi="Times New Roman" w:cs="Times New Roman"/>
          <w:lang w:val="id-ID"/>
        </w:rPr>
        <w:t xml:space="preserve"> yaitu dengan melakukan</w:t>
      </w:r>
      <w:r w:rsidRPr="00792362">
        <w:rPr>
          <w:rFonts w:ascii="Times New Roman" w:hAnsi="Times New Roman" w:cs="Times New Roman"/>
        </w:rPr>
        <w:t xml:space="preserve"> penelitian, wawancara </w:t>
      </w:r>
      <w:r w:rsidR="0077027E" w:rsidRPr="00792362">
        <w:rPr>
          <w:rFonts w:ascii="Times New Roman" w:hAnsi="Times New Roman" w:cs="Times New Roman"/>
          <w:lang w:val="id-ID"/>
        </w:rPr>
        <w:t>dan</w:t>
      </w:r>
      <w:r w:rsidRPr="00792362">
        <w:rPr>
          <w:rFonts w:ascii="Times New Roman" w:hAnsi="Times New Roman" w:cs="Times New Roman"/>
        </w:rPr>
        <w:t xml:space="preserve"> study literatur. </w:t>
      </w:r>
      <w:r w:rsidR="0077027E" w:rsidRPr="00792362">
        <w:rPr>
          <w:rFonts w:ascii="Times New Roman" w:hAnsi="Times New Roman" w:cs="Times New Roman"/>
          <w:lang w:val="id-ID"/>
        </w:rPr>
        <w:t xml:space="preserve">Tahapan ini akan </w:t>
      </w:r>
      <w:r w:rsidRPr="00792362">
        <w:rPr>
          <w:rFonts w:ascii="Times New Roman" w:hAnsi="Times New Roman" w:cs="Times New Roman"/>
        </w:rPr>
        <w:t>menggali informasi sebanyak-banyaknya dari user</w:t>
      </w:r>
      <w:r w:rsidR="0077027E" w:rsidRPr="00792362">
        <w:rPr>
          <w:rFonts w:ascii="Times New Roman" w:hAnsi="Times New Roman" w:cs="Times New Roman"/>
          <w:lang w:val="id-ID"/>
        </w:rPr>
        <w:t xml:space="preserve"> maupun customer pada ratu photograpy</w:t>
      </w:r>
      <w:r w:rsidRPr="00792362">
        <w:rPr>
          <w:rFonts w:ascii="Times New Roman" w:hAnsi="Times New Roman" w:cs="Times New Roman"/>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792362">
        <w:rPr>
          <w:rFonts w:ascii="Times New Roman" w:hAnsi="Times New Roman" w:cs="Times New Roman"/>
          <w:lang w:val="id-ID"/>
        </w:rPr>
        <w:t>di</w:t>
      </w:r>
      <w:r w:rsidRPr="00792362">
        <w:rPr>
          <w:rFonts w:ascii="Times New Roman" w:hAnsi="Times New Roman" w:cs="Times New Roman"/>
        </w:rPr>
        <w:t>terjemahkan kedalam bahasa pemrograman</w:t>
      </w:r>
      <w:r w:rsidRPr="00792362">
        <w:rPr>
          <w:rFonts w:ascii="Times New Roman" w:hAnsi="Times New Roman" w:cs="Times New Roman"/>
          <w:lang w:val="id-ID"/>
        </w:rPr>
        <w:t>.</w:t>
      </w:r>
    </w:p>
    <w:p w14:paraId="2680B0A1"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3204E276" w14:textId="50F7BB46" w:rsidR="00F62620" w:rsidRPr="00792362" w:rsidRDefault="00F62620"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rPr>
        <w:t>Proses design akan menterjemahkan syarat kebutuhan kesebuah perancangan perangkat lunak yang dapat diperkirakan sebelum dibuat koding. Proses ini berfokus pada : struktur data, arsitektur perangkat lunak, representasi interface, dan detail (algoritma) prosedural. Tahapan ini akan menghasilkan dokumen yang disebut software requirement. Dokumen inilah yang akan digunakan untuk melakukan aktivitas pembuatan sistemnya</w:t>
      </w:r>
    </w:p>
    <w:p w14:paraId="007097C5"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7A7B1E4E" w14:textId="03510DB8" w:rsidR="00F62620" w:rsidRPr="00792362" w:rsidRDefault="0077027E"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lang w:val="id-ID"/>
        </w:rPr>
        <w:t xml:space="preserve">Pada tahapan ini akan dilakukan development program sesuai dengan design yang sudah dibuat sebelumnya. </w:t>
      </w:r>
      <w:r w:rsidR="00F62620" w:rsidRPr="00792362">
        <w:rPr>
          <w:rFonts w:ascii="Times New Roman" w:hAnsi="Times New Roman" w:cs="Times New Roman"/>
        </w:rPr>
        <w:t>Tahapan inilah yang merupakan tahapan secara nyata dalam mengerjakan suatu sistem.</w:t>
      </w:r>
      <w:r w:rsidRPr="00792362">
        <w:rPr>
          <w:rFonts w:ascii="Times New Roman" w:hAnsi="Times New Roman" w:cs="Times New Roman"/>
          <w:lang w:val="id-ID"/>
        </w:rPr>
        <w:t xml:space="preserve"> </w:t>
      </w:r>
      <w:r w:rsidR="00F62620" w:rsidRPr="00792362">
        <w:rPr>
          <w:rFonts w:ascii="Times New Roman" w:hAnsi="Times New Roman" w:cs="Times New Roman"/>
        </w:rPr>
        <w:t>Dalam artian penggunaan computer</w:t>
      </w:r>
      <w:r w:rsidRPr="00792362">
        <w:rPr>
          <w:rFonts w:ascii="Times New Roman" w:hAnsi="Times New Roman" w:cs="Times New Roman"/>
          <w:lang w:val="id-ID"/>
        </w:rPr>
        <w:t xml:space="preserve"> untuk development program menggunakan metode service quality</w:t>
      </w:r>
      <w:r w:rsidR="00F62620" w:rsidRPr="00792362">
        <w:rPr>
          <w:rFonts w:ascii="Times New Roman" w:hAnsi="Times New Roman" w:cs="Times New Roman"/>
        </w:rPr>
        <w:t xml:space="preserve"> akan dimaksimalkan dalam tahapan ini. Setelah pengkodean selesai maka akan dilakukan testing terhadap sistem yang telah dibuat </w:t>
      </w:r>
      <w:r w:rsidRPr="00792362">
        <w:rPr>
          <w:rFonts w:ascii="Times New Roman" w:hAnsi="Times New Roman" w:cs="Times New Roman"/>
          <w:lang w:val="id-ID"/>
        </w:rPr>
        <w:t>maka akan dilakuna testing</w:t>
      </w:r>
      <w:r w:rsidR="00F62620" w:rsidRPr="00792362">
        <w:rPr>
          <w:rFonts w:ascii="Times New Roman" w:hAnsi="Times New Roman" w:cs="Times New Roman"/>
        </w:rPr>
        <w:t>. Tujuan testing adalah menemukan kesalahan</w:t>
      </w:r>
      <w:r w:rsidRPr="00792362">
        <w:rPr>
          <w:rFonts w:ascii="Times New Roman" w:hAnsi="Times New Roman" w:cs="Times New Roman"/>
          <w:lang w:val="id-ID"/>
        </w:rPr>
        <w:t xml:space="preserve"> </w:t>
      </w:r>
      <w:r w:rsidR="00F62620" w:rsidRPr="00792362">
        <w:rPr>
          <w:rFonts w:ascii="Times New Roman" w:hAnsi="Times New Roman" w:cs="Times New Roman"/>
        </w:rPr>
        <w:t>kesalahan terhadap system tersebut dan kemudian bisa diperbaiki.</w:t>
      </w:r>
      <w:r w:rsidR="00F62620" w:rsidRPr="00792362">
        <w:rPr>
          <w:rFonts w:ascii="Times New Roman" w:eastAsia="Times New Roman" w:hAnsi="Times New Roman" w:cs="Times New Roman"/>
        </w:rPr>
        <w:t>.</w:t>
      </w:r>
    </w:p>
    <w:p w14:paraId="7D3B1518" w14:textId="77777777" w:rsidR="0077027E" w:rsidRPr="00792362" w:rsidRDefault="00F62620" w:rsidP="0077027E">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w:t>
      </w:r>
      <w:r w:rsidRPr="00792362">
        <w:rPr>
          <w:rFonts w:ascii="Times New Roman" w:eastAsia="Times New Roman" w:hAnsi="Times New Roman" w:cs="Times New Roman"/>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792362">
        <w:rPr>
          <w:rFonts w:ascii="Times New Roman" w:hAnsi="Times New Roman" w:cs="Times New Roman"/>
          <w:lang w:val="id-ID"/>
        </w:rPr>
        <w:t>Pada tahapan ini akn dilakukan pengujian terhadap sistem yang sudah dibuat, t</w:t>
      </w:r>
      <w:r w:rsidR="00F62620" w:rsidRPr="00792362">
        <w:rPr>
          <w:rFonts w:ascii="Times New Roman" w:hAnsi="Times New Roman" w:cs="Times New Roman"/>
        </w:rPr>
        <w:t>ahapan ini bisa dikatakan final dalam pembuatan sebuah sistem. Setelah melakukan analisa, design dan pengkodean maka sistem yang sudah jadikan digunakan oleh</w:t>
      </w:r>
      <w:r w:rsidRPr="00792362">
        <w:rPr>
          <w:rFonts w:ascii="Times New Roman" w:hAnsi="Times New Roman" w:cs="Times New Roman"/>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IV</w:t>
      </w:r>
    </w:p>
    <w:p w14:paraId="059FF19A" w14:textId="77777777" w:rsidR="00F8394A" w:rsidRPr="00792362" w:rsidRDefault="00601FC2" w:rsidP="00F8394A">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WAKTU DAN TEMPAT PENELITIAN</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49709F9D" w14:textId="499DE016"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lang w:val="id-ID"/>
        </w:rPr>
        <w:t xml:space="preserve">4.1 </w:t>
      </w:r>
      <w:r w:rsidRPr="00792362">
        <w:rPr>
          <w:rFonts w:ascii="Times New Roman" w:hAnsi="Times New Roman" w:cs="Times New Roman"/>
          <w:b/>
          <w:sz w:val="24"/>
          <w:szCs w:val="24"/>
          <w:lang w:val="id-ID"/>
        </w:rPr>
        <w:tab/>
      </w:r>
      <w:r w:rsidRPr="00792362">
        <w:rPr>
          <w:rFonts w:ascii="Times New Roman" w:hAnsi="Times New Roman" w:cs="Times New Roman"/>
          <w:b/>
          <w:sz w:val="24"/>
          <w:szCs w:val="24"/>
        </w:rPr>
        <w:t>Waktu Penelitian</w:t>
      </w:r>
    </w:p>
    <w:p w14:paraId="00A8145E" w14:textId="710471DC" w:rsidR="00F8394A" w:rsidRPr="00792362" w:rsidRDefault="00F8394A" w:rsidP="00F8394A">
      <w:pPr>
        <w:pStyle w:val="ListParagraph"/>
        <w:spacing w:after="240" w:line="480" w:lineRule="auto"/>
        <w:ind w:left="0" w:firstLine="720"/>
        <w:contextualSpacing w:val="0"/>
        <w:jc w:val="both"/>
        <w:rPr>
          <w:rFonts w:ascii="Times New Roman" w:hAnsi="Times New Roman" w:cs="Times New Roman"/>
          <w:b/>
          <w:sz w:val="24"/>
          <w:szCs w:val="24"/>
        </w:rPr>
      </w:pPr>
      <w:r w:rsidRPr="00792362">
        <w:rPr>
          <w:rFonts w:ascii="Times New Roman" w:hAnsi="Times New Roman" w:cs="Times New Roman"/>
          <w:sz w:val="24"/>
          <w:szCs w:val="24"/>
        </w:rPr>
        <w:t xml:space="preserve">Waktu yang diperlukan dalam pelaksanaan ini adalah 4 bulan, yaitu mulai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hingga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p w14:paraId="4B2214D1" w14:textId="77777777"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rPr>
        <w:t>4.2</w:t>
      </w:r>
      <w:r w:rsidRPr="00792362">
        <w:rPr>
          <w:rFonts w:ascii="Times New Roman" w:hAnsi="Times New Roman" w:cs="Times New Roman"/>
          <w:b/>
          <w:sz w:val="24"/>
          <w:szCs w:val="24"/>
        </w:rPr>
        <w:tab/>
        <w:t>Tempat penelitian</w:t>
      </w:r>
    </w:p>
    <w:p w14:paraId="151B6B43" w14:textId="520ECA9F" w:rsidR="00F8394A" w:rsidRPr="00792362" w:rsidRDefault="00894DE3" w:rsidP="00894DE3">
      <w:pPr>
        <w:spacing w:line="480" w:lineRule="auto"/>
        <w:ind w:firstLine="720"/>
        <w:jc w:val="both"/>
        <w:rPr>
          <w:rFonts w:ascii="Times New Roman" w:hAnsi="Times New Roman" w:cs="Times New Roman"/>
          <w:b/>
          <w:bCs/>
          <w:sz w:val="24"/>
          <w:szCs w:val="24"/>
          <w:lang w:val="id-ID"/>
        </w:rPr>
        <w:sectPr w:rsidR="00F8394A" w:rsidRPr="00792362"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Pr="00792362">
        <w:rPr>
          <w:rFonts w:ascii="Times New Roman" w:eastAsia="Times New Roman" w:hAnsi="Times New Roman" w:cs="Times New Roman"/>
          <w:sz w:val="24"/>
          <w:szCs w:val="24"/>
        </w:rPr>
        <w:t>di Jl. Lintas Timur KM 35 Muhajirin Indralaya, Kecamatan Indralaya Mulya,</w:t>
      </w:r>
      <w:r w:rsidR="0050103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Kabupaten Ogan Ilir, Sumatera Selatan</w:t>
      </w:r>
      <w:r w:rsidR="00F8394A"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V</w:t>
      </w:r>
    </w:p>
    <w:p w14:paraId="2E402993" w14:textId="00F2CF53" w:rsidR="00F8394A"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JADWAL PENELITIAN</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6012D6">
        <w:trPr>
          <w:trHeight w:val="202"/>
        </w:trPr>
        <w:tc>
          <w:tcPr>
            <w:tcW w:w="511" w:type="dxa"/>
            <w:vMerge w:val="restart"/>
            <w:shd w:val="clear" w:color="auto" w:fill="auto"/>
          </w:tcPr>
          <w:p w14:paraId="1589055D"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6012D6">
        <w:trPr>
          <w:gridAfter w:val="1"/>
          <w:wAfter w:w="6" w:type="dxa"/>
          <w:trHeight w:val="212"/>
        </w:trPr>
        <w:tc>
          <w:tcPr>
            <w:tcW w:w="511" w:type="dxa"/>
            <w:vMerge/>
            <w:shd w:val="clear" w:color="auto" w:fill="auto"/>
          </w:tcPr>
          <w:p w14:paraId="51B6E1D2" w14:textId="77777777" w:rsidR="00F8394A" w:rsidRPr="00792362" w:rsidRDefault="00F8394A" w:rsidP="006012D6">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6012D6">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6012D6">
        <w:trPr>
          <w:gridAfter w:val="1"/>
          <w:wAfter w:w="6" w:type="dxa"/>
          <w:trHeight w:val="619"/>
        </w:trPr>
        <w:tc>
          <w:tcPr>
            <w:tcW w:w="511" w:type="dxa"/>
            <w:shd w:val="clear" w:color="auto" w:fill="auto"/>
          </w:tcPr>
          <w:p w14:paraId="7538C046"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621B3F6F" w14:textId="77777777" w:rsidTr="006012D6">
        <w:trPr>
          <w:gridAfter w:val="1"/>
          <w:wAfter w:w="6" w:type="dxa"/>
          <w:trHeight w:val="405"/>
        </w:trPr>
        <w:tc>
          <w:tcPr>
            <w:tcW w:w="511" w:type="dxa"/>
            <w:shd w:val="clear" w:color="auto" w:fill="auto"/>
          </w:tcPr>
          <w:p w14:paraId="44381E5B"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A672975" w14:textId="77777777" w:rsidTr="006012D6">
        <w:trPr>
          <w:gridAfter w:val="1"/>
          <w:wAfter w:w="6" w:type="dxa"/>
          <w:trHeight w:val="416"/>
        </w:trPr>
        <w:tc>
          <w:tcPr>
            <w:tcW w:w="511" w:type="dxa"/>
            <w:shd w:val="clear" w:color="auto" w:fill="auto"/>
          </w:tcPr>
          <w:p w14:paraId="4A5D6648"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08E43E84" w14:textId="77777777" w:rsidTr="006012D6">
        <w:trPr>
          <w:gridAfter w:val="1"/>
          <w:wAfter w:w="6" w:type="dxa"/>
          <w:trHeight w:val="405"/>
        </w:trPr>
        <w:tc>
          <w:tcPr>
            <w:tcW w:w="511" w:type="dxa"/>
            <w:shd w:val="clear" w:color="auto" w:fill="auto"/>
          </w:tcPr>
          <w:p w14:paraId="62AE79FE"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E39F580" w14:textId="77777777" w:rsidTr="006012D6">
        <w:trPr>
          <w:gridAfter w:val="1"/>
          <w:wAfter w:w="6" w:type="dxa"/>
          <w:trHeight w:val="619"/>
        </w:trPr>
        <w:tc>
          <w:tcPr>
            <w:tcW w:w="511" w:type="dxa"/>
            <w:shd w:val="clear" w:color="auto" w:fill="auto"/>
          </w:tcPr>
          <w:p w14:paraId="373EF6CA"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6012D6">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0DA37318" w14:textId="40E6DD34" w:rsidR="001F6D9C" w:rsidRPr="00792362" w:rsidRDefault="00F6397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1F6D9C" w:rsidRPr="00792362">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52831F8F"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0B5E8180"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Kurniawan, Erick. “Implementasi Rest Web Service Untuk Sales Order Dan Sales Tracking Berbasis Mobile.”</w:t>
      </w:r>
    </w:p>
    <w:p w14:paraId="439AC917"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24215D09"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Pradipo, Alogo Alan, Universitas Dian Nuswantoro, J L Nakula, and I No Semarang. 2006. “Customer Relationship Management Pada Perusahaan Mohan Semarang.”</w:t>
      </w:r>
    </w:p>
    <w:p w14:paraId="2EFAE867"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Purwanto, Heru, Achmad Sumbaryadi, and Manajemen Informatika. 2018. “Customer Relationship Management Pada Perusahaan Mohan Semarang.” 14(1): 15–20.</w:t>
      </w:r>
    </w:p>
    <w:p w14:paraId="6AB291DB"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5F92619D"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Rosmayani. 2016. “Customer Relationship Management.” 2(1): 83–98.</w:t>
      </w:r>
    </w:p>
    <w:p w14:paraId="0DB7A2D3"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Ummah, Linda Durotul. 2018. “Rancang Bangun E-Commerce Pada Toko Kerudung Nuri Collection Berbasis Customer Relationship Management.” 12: 10–17.</w:t>
      </w:r>
    </w:p>
    <w:p w14:paraId="58EE2383"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42D52E88" w14:textId="35D3E22C"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Yamintara, Ricky. “Kepuasan Pelanggan Pada Pt Jasuindo Tiga Perkasa Tbk.” : 71–84.</w:t>
      </w:r>
    </w:p>
    <w:p w14:paraId="0766FE5D"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rPr>
      </w:pPr>
      <w:r w:rsidRPr="00792362">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F672A" w14:textId="77777777" w:rsidR="00DA41D0" w:rsidRDefault="00DA41D0" w:rsidP="00DC616B">
      <w:pPr>
        <w:spacing w:line="240" w:lineRule="auto"/>
      </w:pPr>
      <w:r>
        <w:separator/>
      </w:r>
    </w:p>
  </w:endnote>
  <w:endnote w:type="continuationSeparator" w:id="0">
    <w:p w14:paraId="12AE0A24" w14:textId="77777777" w:rsidR="00DA41D0" w:rsidRDefault="00DA41D0"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9B460" w14:textId="1022F6C9" w:rsidR="00DC616B" w:rsidRPr="00DC616B" w:rsidRDefault="00DC616B"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015A87" w14:textId="589E69EE" w:rsidR="00DC616B" w:rsidRPr="00DC616B" w:rsidRDefault="00DC616B"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4D85" w14:textId="77B9489F" w:rsidR="00DC616B" w:rsidRPr="00DC616B" w:rsidRDefault="00DC616B"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CB0EB" w14:textId="3A5BEAA8" w:rsidR="006F3DB4" w:rsidRPr="00DC616B" w:rsidRDefault="006F3DB4"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A1DCB7" w14:textId="259D486D" w:rsidR="001A0E08" w:rsidRPr="00DC616B" w:rsidRDefault="001A0E08"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AFC4A" w14:textId="541D7E85" w:rsidR="001A0E08" w:rsidRPr="00DC616B" w:rsidRDefault="001A0E08"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3B814" w14:textId="1A198A06" w:rsidR="001A0E08" w:rsidRPr="00DC616B" w:rsidRDefault="001A0E08"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6A84F" w14:textId="6D70ACD5" w:rsidR="001A0E08" w:rsidRPr="00DC616B" w:rsidRDefault="001A0E08"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B139EE" w14:textId="6C2A2E97" w:rsidR="00DC616B" w:rsidRPr="00DC616B" w:rsidRDefault="00DC616B"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36691" w14:textId="5C84AADA" w:rsidR="00DC616B" w:rsidRPr="00DC616B" w:rsidRDefault="00DC616B"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0BC9D" w14:textId="4E274AEA" w:rsidR="00DC616B" w:rsidRPr="00DC616B" w:rsidRDefault="00DC616B"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DF5DF" w14:textId="77777777" w:rsidR="00DA41D0" w:rsidRDefault="00DA41D0" w:rsidP="00DC616B">
      <w:pPr>
        <w:spacing w:line="240" w:lineRule="auto"/>
      </w:pPr>
      <w:r>
        <w:separator/>
      </w:r>
    </w:p>
  </w:footnote>
  <w:footnote w:type="continuationSeparator" w:id="0">
    <w:p w14:paraId="280737C5" w14:textId="77777777" w:rsidR="00DA41D0" w:rsidRDefault="00DA41D0"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DC616B" w:rsidRDefault="00DC61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77777777" w:rsidR="009A70DC" w:rsidRPr="00DC616B" w:rsidRDefault="009A70DC">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4791523F" w14:textId="77777777" w:rsidR="009A70DC" w:rsidRDefault="009A70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77777777"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26062790" w14:textId="77777777" w:rsidR="00DC616B" w:rsidRDefault="00DC61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6"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11"/>
  </w:num>
  <w:num w:numId="17">
    <w:abstractNumId w:val="8"/>
  </w:num>
  <w:num w:numId="18">
    <w:abstractNumId w:val="4"/>
  </w:num>
  <w:num w:numId="19">
    <w:abstractNumId w:val="18"/>
  </w:num>
  <w:num w:numId="20">
    <w:abstractNumId w:val="12"/>
  </w:num>
  <w:num w:numId="21">
    <w:abstractNumId w:val="2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0C7027"/>
    <w:rsid w:val="00113477"/>
    <w:rsid w:val="0019266B"/>
    <w:rsid w:val="001A0E08"/>
    <w:rsid w:val="001F6D9C"/>
    <w:rsid w:val="0033569F"/>
    <w:rsid w:val="00342841"/>
    <w:rsid w:val="003B0361"/>
    <w:rsid w:val="00404AAE"/>
    <w:rsid w:val="004217F2"/>
    <w:rsid w:val="0043676D"/>
    <w:rsid w:val="00465344"/>
    <w:rsid w:val="004704C8"/>
    <w:rsid w:val="00501032"/>
    <w:rsid w:val="00555672"/>
    <w:rsid w:val="00592D84"/>
    <w:rsid w:val="005B7B1B"/>
    <w:rsid w:val="00601FC2"/>
    <w:rsid w:val="00670CD2"/>
    <w:rsid w:val="006917F7"/>
    <w:rsid w:val="006A0335"/>
    <w:rsid w:val="006A3E7B"/>
    <w:rsid w:val="006F2DC8"/>
    <w:rsid w:val="006F3DB4"/>
    <w:rsid w:val="007078C4"/>
    <w:rsid w:val="0077027E"/>
    <w:rsid w:val="00792362"/>
    <w:rsid w:val="007E507F"/>
    <w:rsid w:val="008622B9"/>
    <w:rsid w:val="00875102"/>
    <w:rsid w:val="00883137"/>
    <w:rsid w:val="00886921"/>
    <w:rsid w:val="00894DE3"/>
    <w:rsid w:val="008A0B09"/>
    <w:rsid w:val="009A70DC"/>
    <w:rsid w:val="009F4B06"/>
    <w:rsid w:val="00A713DC"/>
    <w:rsid w:val="00AA0CBA"/>
    <w:rsid w:val="00AC0418"/>
    <w:rsid w:val="00AE2C49"/>
    <w:rsid w:val="00AF292F"/>
    <w:rsid w:val="00B01330"/>
    <w:rsid w:val="00BA01C8"/>
    <w:rsid w:val="00BB696A"/>
    <w:rsid w:val="00BE41B0"/>
    <w:rsid w:val="00C17F5F"/>
    <w:rsid w:val="00C24654"/>
    <w:rsid w:val="00C573A5"/>
    <w:rsid w:val="00C601F1"/>
    <w:rsid w:val="00CA1DC9"/>
    <w:rsid w:val="00CD0BBB"/>
    <w:rsid w:val="00CE1B9B"/>
    <w:rsid w:val="00D232B9"/>
    <w:rsid w:val="00D6248E"/>
    <w:rsid w:val="00DA41D0"/>
    <w:rsid w:val="00DC616B"/>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FC7DE1-72A5-43E0-8DFE-CE6BCE90B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29</Pages>
  <Words>6713</Words>
  <Characters>3826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36</cp:revision>
  <dcterms:created xsi:type="dcterms:W3CDTF">2019-09-12T01:59:00Z</dcterms:created>
  <dcterms:modified xsi:type="dcterms:W3CDTF">2020-02-2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